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A35CB" w14:textId="77777777" w:rsidR="000D05F9" w:rsidRDefault="000D05F9">
      <w:pPr>
        <w:spacing w:after="0" w:line="240" w:lineRule="auto"/>
      </w:pPr>
      <w:r>
        <w:separator/>
      </w:r>
    </w:p>
  </w:endnote>
  <w:endnote w:type="continuationSeparator" w:id="0">
    <w:p w14:paraId="40F3CA76" w14:textId="77777777" w:rsidR="000D05F9" w:rsidRDefault="000D0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E9A86" w14:textId="77777777" w:rsidR="000D05F9" w:rsidRDefault="000D05F9">
      <w:pPr>
        <w:spacing w:after="0" w:line="240" w:lineRule="auto"/>
      </w:pPr>
      <w:r>
        <w:separator/>
      </w:r>
    </w:p>
  </w:footnote>
  <w:footnote w:type="continuationSeparator" w:id="0">
    <w:p w14:paraId="695A8177" w14:textId="77777777" w:rsidR="000D05F9" w:rsidRDefault="000D0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5F9"/>
    <w:rsid w:val="000D293E"/>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4</cp:revision>
  <cp:lastPrinted>2023-07-13T09:00:00Z</cp:lastPrinted>
  <dcterms:created xsi:type="dcterms:W3CDTF">2023-07-18T14:16:00Z</dcterms:created>
  <dcterms:modified xsi:type="dcterms:W3CDTF">2023-07-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